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804B96" w14:textId="77777777" w:rsidR="0008177B" w:rsidRDefault="0008177B" w:rsidP="00550EFD">
      <w:pPr>
        <w:spacing w:after="0" w:line="480" w:lineRule="auto"/>
        <w:rPr>
          <w:rFonts w:ascii="Times New Roman" w:hAnsi="Times New Roman" w:cs="Times New Roman"/>
          <w:sz w:val="24"/>
          <w:szCs w:val="24"/>
        </w:rPr>
      </w:pPr>
      <w:bookmarkStart w:id="0" w:name="_GoBack"/>
      <w:bookmarkEnd w:id="0"/>
    </w:p>
    <w:p w14:paraId="0BE08519" w14:textId="77777777" w:rsidR="0008177B" w:rsidRDefault="0008177B" w:rsidP="00550EFD">
      <w:pPr>
        <w:spacing w:after="0" w:line="480" w:lineRule="auto"/>
        <w:rPr>
          <w:rFonts w:ascii="Times New Roman" w:hAnsi="Times New Roman" w:cs="Times New Roman"/>
          <w:sz w:val="24"/>
          <w:szCs w:val="24"/>
        </w:rPr>
      </w:pPr>
    </w:p>
    <w:p w14:paraId="3F5ECE1F" w14:textId="77777777" w:rsidR="0008177B" w:rsidRDefault="0008177B" w:rsidP="00550EFD">
      <w:pPr>
        <w:spacing w:after="0" w:line="480" w:lineRule="auto"/>
        <w:rPr>
          <w:rFonts w:ascii="Times New Roman" w:hAnsi="Times New Roman" w:cs="Times New Roman"/>
          <w:sz w:val="24"/>
          <w:szCs w:val="24"/>
        </w:rPr>
      </w:pPr>
    </w:p>
    <w:p w14:paraId="33166463" w14:textId="77777777" w:rsidR="0008177B" w:rsidRPr="00413A24" w:rsidRDefault="00DE3248" w:rsidP="00E76FEC">
      <w:pPr>
        <w:spacing w:after="0" w:line="480" w:lineRule="auto"/>
        <w:jc w:val="center"/>
        <w:rPr>
          <w:rFonts w:ascii="Times New Roman" w:hAnsi="Times New Roman" w:cs="Times New Roman"/>
          <w:sz w:val="24"/>
          <w:szCs w:val="24"/>
        </w:rPr>
      </w:pPr>
      <w:r w:rsidRPr="00DE3248">
        <w:rPr>
          <w:rFonts w:ascii="Times New Roman" w:hAnsi="Times New Roman" w:cs="Times New Roman"/>
          <w:sz w:val="24"/>
          <w:szCs w:val="24"/>
        </w:rPr>
        <w:t>Module 7 Activity Review</w:t>
      </w:r>
    </w:p>
    <w:p w14:paraId="7D15FDBB" w14:textId="77777777" w:rsidR="0008177B" w:rsidRPr="00413A24" w:rsidRDefault="0008177B" w:rsidP="00413A24">
      <w:pPr>
        <w:spacing w:after="0" w:line="480" w:lineRule="auto"/>
        <w:jc w:val="center"/>
        <w:rPr>
          <w:rFonts w:ascii="Times New Roman" w:hAnsi="Times New Roman" w:cs="Times New Roman"/>
          <w:sz w:val="24"/>
          <w:szCs w:val="24"/>
        </w:rPr>
      </w:pPr>
      <w:r w:rsidRPr="00413A24">
        <w:rPr>
          <w:rFonts w:ascii="Times New Roman" w:hAnsi="Times New Roman" w:cs="Times New Roman"/>
          <w:sz w:val="24"/>
          <w:szCs w:val="24"/>
        </w:rPr>
        <w:t xml:space="preserve">[Name of the </w:t>
      </w:r>
      <w:r w:rsidR="00A4374D" w:rsidRPr="00413A24">
        <w:rPr>
          <w:rFonts w:ascii="Times New Roman" w:hAnsi="Times New Roman" w:cs="Times New Roman"/>
          <w:sz w:val="24"/>
          <w:szCs w:val="24"/>
        </w:rPr>
        <w:t>Writer</w:t>
      </w:r>
      <w:r w:rsidRPr="00413A24">
        <w:rPr>
          <w:rFonts w:ascii="Times New Roman" w:hAnsi="Times New Roman" w:cs="Times New Roman"/>
          <w:sz w:val="24"/>
          <w:szCs w:val="24"/>
        </w:rPr>
        <w:t>]</w:t>
      </w:r>
    </w:p>
    <w:p w14:paraId="4FB3F1FC" w14:textId="77777777" w:rsidR="0008177B" w:rsidRPr="00413A24" w:rsidRDefault="0008177B" w:rsidP="00413A24">
      <w:pPr>
        <w:spacing w:after="0" w:line="480" w:lineRule="auto"/>
        <w:jc w:val="center"/>
        <w:rPr>
          <w:rFonts w:ascii="Times New Roman" w:hAnsi="Times New Roman" w:cs="Times New Roman"/>
          <w:sz w:val="24"/>
          <w:szCs w:val="24"/>
        </w:rPr>
      </w:pPr>
      <w:r w:rsidRPr="00413A24">
        <w:rPr>
          <w:rFonts w:ascii="Times New Roman" w:hAnsi="Times New Roman" w:cs="Times New Roman"/>
          <w:sz w:val="24"/>
          <w:szCs w:val="24"/>
        </w:rPr>
        <w:t xml:space="preserve">[Name of the </w:t>
      </w:r>
      <w:r w:rsidR="00A4374D" w:rsidRPr="00413A24">
        <w:rPr>
          <w:rFonts w:ascii="Times New Roman" w:hAnsi="Times New Roman" w:cs="Times New Roman"/>
          <w:sz w:val="24"/>
          <w:szCs w:val="24"/>
        </w:rPr>
        <w:t>Institution</w:t>
      </w:r>
      <w:r w:rsidRPr="00413A24">
        <w:rPr>
          <w:rFonts w:ascii="Times New Roman" w:hAnsi="Times New Roman" w:cs="Times New Roman"/>
          <w:sz w:val="24"/>
          <w:szCs w:val="24"/>
        </w:rPr>
        <w:t>]</w:t>
      </w:r>
    </w:p>
    <w:p w14:paraId="45571E8C" w14:textId="77777777" w:rsidR="00A106AF" w:rsidRPr="00413A24" w:rsidRDefault="00A106AF" w:rsidP="00413A24">
      <w:pPr>
        <w:spacing w:after="0" w:line="480" w:lineRule="auto"/>
        <w:jc w:val="center"/>
        <w:rPr>
          <w:rFonts w:ascii="Times New Roman" w:hAnsi="Times New Roman" w:cs="Times New Roman"/>
          <w:sz w:val="24"/>
          <w:szCs w:val="24"/>
        </w:rPr>
      </w:pPr>
    </w:p>
    <w:p w14:paraId="3A3BBE12" w14:textId="77777777" w:rsidR="00A106AF" w:rsidRPr="00413A24" w:rsidRDefault="00A106AF" w:rsidP="00413A24">
      <w:pPr>
        <w:spacing w:after="0" w:line="480" w:lineRule="auto"/>
        <w:rPr>
          <w:rFonts w:ascii="Times New Roman" w:hAnsi="Times New Roman" w:cs="Times New Roman"/>
          <w:sz w:val="24"/>
          <w:szCs w:val="24"/>
        </w:rPr>
      </w:pPr>
    </w:p>
    <w:p w14:paraId="20F790E2" w14:textId="77777777" w:rsidR="006356C5" w:rsidRPr="00413A24" w:rsidRDefault="00144DC4" w:rsidP="00144DC4">
      <w:pPr>
        <w:tabs>
          <w:tab w:val="left" w:pos="7395"/>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547DE77F" w14:textId="77777777" w:rsidR="006356C5" w:rsidRPr="00413A24" w:rsidRDefault="006356C5" w:rsidP="00413A24">
      <w:pPr>
        <w:spacing w:after="0" w:line="480" w:lineRule="auto"/>
        <w:rPr>
          <w:rFonts w:ascii="Times New Roman" w:hAnsi="Times New Roman" w:cs="Times New Roman"/>
          <w:sz w:val="24"/>
          <w:szCs w:val="24"/>
        </w:rPr>
      </w:pPr>
    </w:p>
    <w:p w14:paraId="7D26D238" w14:textId="77777777" w:rsidR="006356C5" w:rsidRPr="00413A24" w:rsidRDefault="006356C5" w:rsidP="00413A24">
      <w:pPr>
        <w:spacing w:after="0" w:line="480" w:lineRule="auto"/>
        <w:rPr>
          <w:rFonts w:ascii="Times New Roman" w:hAnsi="Times New Roman" w:cs="Times New Roman"/>
          <w:sz w:val="24"/>
          <w:szCs w:val="24"/>
        </w:rPr>
      </w:pPr>
    </w:p>
    <w:p w14:paraId="555B9B70" w14:textId="77777777" w:rsidR="006356C5" w:rsidRPr="00413A24" w:rsidRDefault="006356C5" w:rsidP="00413A24">
      <w:pPr>
        <w:spacing w:after="0" w:line="480" w:lineRule="auto"/>
        <w:rPr>
          <w:rFonts w:ascii="Times New Roman" w:hAnsi="Times New Roman" w:cs="Times New Roman"/>
          <w:sz w:val="24"/>
          <w:szCs w:val="24"/>
        </w:rPr>
      </w:pPr>
    </w:p>
    <w:p w14:paraId="36670383" w14:textId="77777777" w:rsidR="006356C5" w:rsidRPr="00413A24" w:rsidRDefault="006356C5" w:rsidP="00413A24">
      <w:pPr>
        <w:spacing w:after="0" w:line="480" w:lineRule="auto"/>
        <w:rPr>
          <w:rFonts w:ascii="Times New Roman" w:hAnsi="Times New Roman" w:cs="Times New Roman"/>
          <w:sz w:val="24"/>
          <w:szCs w:val="24"/>
        </w:rPr>
      </w:pPr>
    </w:p>
    <w:p w14:paraId="28FE7AAE" w14:textId="77777777" w:rsidR="006356C5" w:rsidRPr="00413A24" w:rsidRDefault="006356C5" w:rsidP="00413A24">
      <w:pPr>
        <w:spacing w:after="0" w:line="480" w:lineRule="auto"/>
        <w:rPr>
          <w:rFonts w:ascii="Times New Roman" w:hAnsi="Times New Roman" w:cs="Times New Roman"/>
          <w:sz w:val="24"/>
          <w:szCs w:val="24"/>
        </w:rPr>
      </w:pPr>
    </w:p>
    <w:p w14:paraId="45B520A1" w14:textId="77777777" w:rsidR="006356C5" w:rsidRPr="00413A24" w:rsidRDefault="006356C5" w:rsidP="00413A24">
      <w:pPr>
        <w:spacing w:after="0" w:line="480" w:lineRule="auto"/>
        <w:rPr>
          <w:rFonts w:ascii="Times New Roman" w:hAnsi="Times New Roman" w:cs="Times New Roman"/>
          <w:sz w:val="24"/>
          <w:szCs w:val="24"/>
        </w:rPr>
      </w:pPr>
    </w:p>
    <w:p w14:paraId="50B19BE6" w14:textId="77777777" w:rsidR="006356C5" w:rsidRPr="00413A24" w:rsidRDefault="006356C5" w:rsidP="00413A24">
      <w:pPr>
        <w:spacing w:after="0" w:line="480" w:lineRule="auto"/>
        <w:rPr>
          <w:rFonts w:ascii="Times New Roman" w:hAnsi="Times New Roman" w:cs="Times New Roman"/>
          <w:sz w:val="24"/>
          <w:szCs w:val="24"/>
        </w:rPr>
      </w:pPr>
    </w:p>
    <w:p w14:paraId="48B6B779" w14:textId="77777777" w:rsidR="006356C5" w:rsidRPr="00413A24" w:rsidRDefault="006356C5" w:rsidP="00413A24">
      <w:pPr>
        <w:spacing w:after="0" w:line="480" w:lineRule="auto"/>
        <w:rPr>
          <w:rFonts w:ascii="Times New Roman" w:hAnsi="Times New Roman" w:cs="Times New Roman"/>
          <w:sz w:val="24"/>
          <w:szCs w:val="24"/>
        </w:rPr>
      </w:pPr>
    </w:p>
    <w:p w14:paraId="24A96C88" w14:textId="77777777" w:rsidR="006356C5" w:rsidRDefault="006356C5" w:rsidP="00413A24">
      <w:pPr>
        <w:spacing w:after="0" w:line="480" w:lineRule="auto"/>
        <w:rPr>
          <w:rFonts w:ascii="Times New Roman" w:hAnsi="Times New Roman" w:cs="Times New Roman"/>
          <w:sz w:val="24"/>
          <w:szCs w:val="24"/>
        </w:rPr>
      </w:pPr>
    </w:p>
    <w:p w14:paraId="12B57380" w14:textId="77777777" w:rsidR="002E182C" w:rsidRDefault="002E182C" w:rsidP="00413A24">
      <w:pPr>
        <w:spacing w:after="0" w:line="480" w:lineRule="auto"/>
        <w:rPr>
          <w:rFonts w:ascii="Times New Roman" w:hAnsi="Times New Roman" w:cs="Times New Roman"/>
          <w:sz w:val="24"/>
          <w:szCs w:val="24"/>
        </w:rPr>
      </w:pPr>
    </w:p>
    <w:p w14:paraId="561CC406" w14:textId="77777777" w:rsidR="002E182C" w:rsidRDefault="002E182C" w:rsidP="00413A24">
      <w:pPr>
        <w:spacing w:after="0" w:line="480" w:lineRule="auto"/>
        <w:rPr>
          <w:rFonts w:ascii="Times New Roman" w:hAnsi="Times New Roman" w:cs="Times New Roman"/>
          <w:sz w:val="24"/>
          <w:szCs w:val="24"/>
        </w:rPr>
      </w:pPr>
    </w:p>
    <w:p w14:paraId="289901CF" w14:textId="77777777" w:rsidR="002E182C" w:rsidRDefault="002E182C" w:rsidP="00413A24">
      <w:pPr>
        <w:spacing w:after="0" w:line="480" w:lineRule="auto"/>
        <w:rPr>
          <w:rFonts w:ascii="Times New Roman" w:hAnsi="Times New Roman" w:cs="Times New Roman"/>
          <w:sz w:val="24"/>
          <w:szCs w:val="24"/>
        </w:rPr>
      </w:pPr>
    </w:p>
    <w:p w14:paraId="10E71DB2" w14:textId="77777777" w:rsidR="002E182C" w:rsidRDefault="002E182C" w:rsidP="00413A24">
      <w:pPr>
        <w:spacing w:after="0" w:line="480" w:lineRule="auto"/>
        <w:rPr>
          <w:rFonts w:ascii="Times New Roman" w:hAnsi="Times New Roman" w:cs="Times New Roman"/>
          <w:sz w:val="24"/>
          <w:szCs w:val="24"/>
        </w:rPr>
      </w:pPr>
    </w:p>
    <w:p w14:paraId="0D6AF1AF" w14:textId="77777777" w:rsidR="00BC76FD" w:rsidRDefault="00BC76FD" w:rsidP="008E3D32">
      <w:pPr>
        <w:spacing w:after="0" w:line="480" w:lineRule="auto"/>
        <w:jc w:val="center"/>
        <w:rPr>
          <w:rFonts w:ascii="Times New Roman" w:hAnsi="Times New Roman" w:cs="Times New Roman"/>
          <w:sz w:val="24"/>
          <w:szCs w:val="24"/>
        </w:rPr>
      </w:pPr>
    </w:p>
    <w:p w14:paraId="5AC68D01" w14:textId="77777777" w:rsidR="00F643E0" w:rsidRPr="00163935" w:rsidRDefault="006B385B" w:rsidP="00F643E0">
      <w:pPr>
        <w:spacing w:line="480" w:lineRule="auto"/>
        <w:jc w:val="center"/>
        <w:rPr>
          <w:rFonts w:ascii="Times New Roman" w:hAnsi="Times New Roman" w:cs="Times New Roman"/>
          <w:sz w:val="24"/>
          <w:szCs w:val="24"/>
        </w:rPr>
      </w:pPr>
      <w:r w:rsidRPr="00163935">
        <w:rPr>
          <w:rFonts w:ascii="Times New Roman" w:hAnsi="Times New Roman" w:cs="Times New Roman"/>
          <w:sz w:val="24"/>
          <w:szCs w:val="24"/>
        </w:rPr>
        <w:lastRenderedPageBreak/>
        <w:t>Module 7 Activity Review</w:t>
      </w:r>
    </w:p>
    <w:p w14:paraId="0E1C55AE" w14:textId="77777777" w:rsidR="00D53F13" w:rsidRDefault="00F15F14" w:rsidP="00D53F13">
      <w:pPr>
        <w:spacing w:line="480" w:lineRule="auto"/>
        <w:jc w:val="center"/>
        <w:rPr>
          <w:rFonts w:ascii="Times New Roman" w:hAnsi="Times New Roman" w:cs="Times New Roman"/>
          <w:sz w:val="24"/>
          <w:szCs w:val="24"/>
        </w:rPr>
      </w:pPr>
      <w:r w:rsidRPr="00960F8C">
        <w:rPr>
          <w:rFonts w:ascii="Times New Roman" w:hAnsi="Times New Roman" w:cs="Times New Roman"/>
          <w:b/>
          <w:sz w:val="24"/>
          <w:szCs w:val="24"/>
        </w:rPr>
        <w:t>Scenario 1</w:t>
      </w:r>
    </w:p>
    <w:p w14:paraId="700FA06B" w14:textId="77777777" w:rsidR="00F15F14" w:rsidRDefault="00F15F14" w:rsidP="009C2A7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 December 2016 a 16 year old boy </w:t>
      </w:r>
      <w:r w:rsidR="007161D6">
        <w:rPr>
          <w:rFonts w:ascii="Times New Roman" w:hAnsi="Times New Roman" w:cs="Times New Roman"/>
          <w:sz w:val="24"/>
          <w:szCs w:val="24"/>
        </w:rPr>
        <w:t xml:space="preserve">named James </w:t>
      </w:r>
      <w:r>
        <w:rPr>
          <w:rFonts w:ascii="Times New Roman" w:hAnsi="Times New Roman" w:cs="Times New Roman"/>
          <w:sz w:val="24"/>
          <w:szCs w:val="24"/>
        </w:rPr>
        <w:t xml:space="preserve">was caught stealing gold from a jewelry shop. </w:t>
      </w:r>
    </w:p>
    <w:p w14:paraId="228A0928" w14:textId="77777777" w:rsidR="00024AB6" w:rsidRDefault="007161D6" w:rsidP="00024AB6">
      <w:pPr>
        <w:spacing w:line="480" w:lineRule="auto"/>
        <w:jc w:val="center"/>
        <w:rPr>
          <w:rFonts w:ascii="Times New Roman" w:hAnsi="Times New Roman" w:cs="Times New Roman"/>
          <w:b/>
          <w:sz w:val="24"/>
          <w:szCs w:val="24"/>
        </w:rPr>
      </w:pPr>
      <w:r w:rsidRPr="00581884">
        <w:rPr>
          <w:rFonts w:ascii="Times New Roman" w:hAnsi="Times New Roman" w:cs="Times New Roman"/>
          <w:b/>
          <w:sz w:val="24"/>
          <w:szCs w:val="24"/>
        </w:rPr>
        <w:t>Steps</w:t>
      </w:r>
      <w:r w:rsidR="00611605">
        <w:rPr>
          <w:rFonts w:ascii="Times New Roman" w:hAnsi="Times New Roman" w:cs="Times New Roman"/>
          <w:b/>
          <w:sz w:val="24"/>
          <w:szCs w:val="24"/>
        </w:rPr>
        <w:t xml:space="preserve"> </w:t>
      </w:r>
      <w:r w:rsidR="00163935">
        <w:rPr>
          <w:rFonts w:ascii="Times New Roman" w:hAnsi="Times New Roman" w:cs="Times New Roman"/>
          <w:b/>
          <w:sz w:val="24"/>
          <w:szCs w:val="24"/>
        </w:rPr>
        <w:t>in</w:t>
      </w:r>
      <w:r w:rsidR="00611605">
        <w:rPr>
          <w:rFonts w:ascii="Times New Roman" w:hAnsi="Times New Roman" w:cs="Times New Roman"/>
          <w:b/>
          <w:sz w:val="24"/>
          <w:szCs w:val="24"/>
        </w:rPr>
        <w:t xml:space="preserve"> Criminal J</w:t>
      </w:r>
      <w:r w:rsidR="00163935">
        <w:rPr>
          <w:rFonts w:ascii="Times New Roman" w:hAnsi="Times New Roman" w:cs="Times New Roman"/>
          <w:b/>
          <w:sz w:val="24"/>
          <w:szCs w:val="24"/>
        </w:rPr>
        <w:t>ustice S</w:t>
      </w:r>
      <w:r w:rsidR="00581884">
        <w:rPr>
          <w:rFonts w:ascii="Times New Roman" w:hAnsi="Times New Roman" w:cs="Times New Roman"/>
          <w:b/>
          <w:sz w:val="24"/>
          <w:szCs w:val="24"/>
        </w:rPr>
        <w:t>ystems</w:t>
      </w:r>
    </w:p>
    <w:p w14:paraId="248E06BE" w14:textId="77777777" w:rsidR="00163935" w:rsidRDefault="007161D6" w:rsidP="00024AB6">
      <w:pPr>
        <w:spacing w:line="480" w:lineRule="auto"/>
        <w:rPr>
          <w:rFonts w:ascii="Times New Roman" w:hAnsi="Times New Roman" w:cs="Times New Roman"/>
          <w:b/>
          <w:sz w:val="24"/>
          <w:szCs w:val="24"/>
        </w:rPr>
      </w:pPr>
      <w:r w:rsidRPr="00581884">
        <w:rPr>
          <w:rFonts w:ascii="Times New Roman" w:hAnsi="Times New Roman" w:cs="Times New Roman"/>
          <w:b/>
          <w:sz w:val="24"/>
          <w:szCs w:val="24"/>
        </w:rPr>
        <w:t>Arrest</w:t>
      </w:r>
    </w:p>
    <w:p w14:paraId="77A57E3D" w14:textId="77777777" w:rsidR="008E6E50" w:rsidRPr="00163935" w:rsidRDefault="007161D6" w:rsidP="00163935">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Th</w:t>
      </w:r>
      <w:r w:rsidRPr="007161D6">
        <w:rPr>
          <w:rFonts w:ascii="Times New Roman" w:hAnsi="Times New Roman" w:cs="Times New Roman"/>
          <w:sz w:val="24"/>
          <w:szCs w:val="24"/>
        </w:rPr>
        <w:t xml:space="preserve">e police will make a record of the arrest. </w:t>
      </w:r>
      <w:r w:rsidR="008E6E50">
        <w:rPr>
          <w:rFonts w:ascii="Times New Roman" w:hAnsi="Times New Roman" w:cs="Times New Roman"/>
          <w:sz w:val="24"/>
          <w:szCs w:val="24"/>
        </w:rPr>
        <w:t xml:space="preserve">James </w:t>
      </w:r>
      <w:r w:rsidRPr="007161D6">
        <w:rPr>
          <w:rFonts w:ascii="Times New Roman" w:hAnsi="Times New Roman" w:cs="Times New Roman"/>
          <w:sz w:val="24"/>
          <w:szCs w:val="24"/>
        </w:rPr>
        <w:t xml:space="preserve">has the right to remain silent and can ask for the lawyer. </w:t>
      </w:r>
    </w:p>
    <w:p w14:paraId="22E8D47C" w14:textId="77777777" w:rsidR="00163935" w:rsidRDefault="00163935" w:rsidP="009C2A73">
      <w:pPr>
        <w:spacing w:line="480" w:lineRule="auto"/>
        <w:rPr>
          <w:rFonts w:ascii="Times New Roman" w:hAnsi="Times New Roman" w:cs="Times New Roman"/>
          <w:b/>
          <w:sz w:val="24"/>
          <w:szCs w:val="24"/>
        </w:rPr>
      </w:pPr>
      <w:r>
        <w:rPr>
          <w:rFonts w:ascii="Times New Roman" w:hAnsi="Times New Roman" w:cs="Times New Roman"/>
          <w:b/>
          <w:sz w:val="24"/>
          <w:szCs w:val="24"/>
        </w:rPr>
        <w:t>Charges</w:t>
      </w:r>
    </w:p>
    <w:p w14:paraId="592C694B" w14:textId="7C38447F" w:rsidR="00163935" w:rsidRDefault="008565E6" w:rsidP="008565E6">
      <w:pPr>
        <w:spacing w:line="480" w:lineRule="auto"/>
        <w:ind w:firstLine="720"/>
        <w:rPr>
          <w:rFonts w:ascii="Times New Roman" w:hAnsi="Times New Roman" w:cs="Times New Roman"/>
          <w:sz w:val="24"/>
          <w:szCs w:val="24"/>
        </w:rPr>
      </w:pPr>
      <w:r w:rsidRPr="008565E6">
        <w:rPr>
          <w:rFonts w:ascii="Times New Roman" w:hAnsi="Times New Roman" w:cs="Times New Roman"/>
          <w:sz w:val="24"/>
          <w:szCs w:val="24"/>
        </w:rPr>
        <w:t xml:space="preserve">After the arrest, the police will compile a written report and enlist the detail of the crime. This report contains all the information regarding crimes and witness statements if any. </w:t>
      </w:r>
      <w:r w:rsidR="005375DF" w:rsidRPr="00581884">
        <w:rPr>
          <w:rFonts w:ascii="Times New Roman" w:hAnsi="Times New Roman" w:cs="Times New Roman"/>
          <w:b/>
          <w:sz w:val="24"/>
          <w:szCs w:val="24"/>
        </w:rPr>
        <w:t>Prosecution</w:t>
      </w:r>
    </w:p>
    <w:p w14:paraId="17D050B1" w14:textId="77777777" w:rsidR="008565E6" w:rsidRDefault="008565E6" w:rsidP="008565E6">
      <w:pPr>
        <w:spacing w:line="480" w:lineRule="auto"/>
        <w:ind w:firstLine="720"/>
        <w:rPr>
          <w:rFonts w:ascii="Times New Roman" w:hAnsi="Times New Roman" w:cs="Times New Roman"/>
          <w:sz w:val="24"/>
          <w:szCs w:val="24"/>
        </w:rPr>
      </w:pPr>
      <w:r w:rsidRPr="008565E6">
        <w:rPr>
          <w:rFonts w:ascii="Times New Roman" w:hAnsi="Times New Roman" w:cs="Times New Roman"/>
          <w:sz w:val="24"/>
          <w:szCs w:val="24"/>
        </w:rPr>
        <w:t xml:space="preserve">The prosecutor of a criminal defendant is responsible to decide to charge a person with a crime or not depending upon the evidence provided by police. </w:t>
      </w:r>
    </w:p>
    <w:p w14:paraId="2DB4661A" w14:textId="77777777" w:rsidR="00163935" w:rsidRDefault="00163935" w:rsidP="008565E6">
      <w:pPr>
        <w:spacing w:line="480" w:lineRule="auto"/>
        <w:rPr>
          <w:rFonts w:ascii="Times New Roman" w:hAnsi="Times New Roman" w:cs="Times New Roman"/>
          <w:b/>
          <w:sz w:val="24"/>
          <w:szCs w:val="24"/>
        </w:rPr>
      </w:pPr>
      <w:r>
        <w:rPr>
          <w:rFonts w:ascii="Times New Roman" w:hAnsi="Times New Roman" w:cs="Times New Roman"/>
          <w:b/>
          <w:sz w:val="24"/>
          <w:szCs w:val="24"/>
        </w:rPr>
        <w:t>Court (Intake)</w:t>
      </w:r>
    </w:p>
    <w:p w14:paraId="7CBDB814" w14:textId="77777777" w:rsidR="008565E6" w:rsidRDefault="008565E6" w:rsidP="008565E6">
      <w:pPr>
        <w:spacing w:line="480" w:lineRule="auto"/>
        <w:ind w:firstLine="720"/>
        <w:rPr>
          <w:rFonts w:ascii="Times New Roman" w:hAnsi="Times New Roman" w:cs="Times New Roman"/>
          <w:sz w:val="24"/>
          <w:szCs w:val="24"/>
        </w:rPr>
      </w:pPr>
      <w:r w:rsidRPr="008565E6">
        <w:rPr>
          <w:rFonts w:ascii="Times New Roman" w:hAnsi="Times New Roman" w:cs="Times New Roman"/>
          <w:sz w:val="24"/>
          <w:szCs w:val="24"/>
        </w:rPr>
        <w:t>In the scenario mentioned above, a detention hearing will be held to ensure all the rights of juveniles are followed or not.</w:t>
      </w:r>
    </w:p>
    <w:p w14:paraId="154BBFCB" w14:textId="77777777" w:rsidR="00163935" w:rsidRDefault="00E06263" w:rsidP="009C2A73">
      <w:pPr>
        <w:spacing w:line="480" w:lineRule="auto"/>
        <w:rPr>
          <w:rFonts w:ascii="Times New Roman" w:hAnsi="Times New Roman" w:cs="Times New Roman"/>
          <w:b/>
          <w:sz w:val="24"/>
          <w:szCs w:val="24"/>
        </w:rPr>
      </w:pPr>
      <w:r>
        <w:rPr>
          <w:rFonts w:ascii="Times New Roman" w:hAnsi="Times New Roman" w:cs="Times New Roman"/>
          <w:sz w:val="24"/>
          <w:szCs w:val="24"/>
        </w:rPr>
        <w:t xml:space="preserve"> </w:t>
      </w:r>
      <w:r w:rsidR="00163935">
        <w:rPr>
          <w:rFonts w:ascii="Times New Roman" w:hAnsi="Times New Roman" w:cs="Times New Roman"/>
          <w:b/>
          <w:sz w:val="24"/>
          <w:szCs w:val="24"/>
        </w:rPr>
        <w:t>Disposition</w:t>
      </w:r>
    </w:p>
    <w:p w14:paraId="16099136" w14:textId="77777777" w:rsidR="00E06263" w:rsidRDefault="00E06263" w:rsidP="009C2A7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8565E6">
        <w:rPr>
          <w:rFonts w:ascii="Times New Roman" w:hAnsi="Times New Roman" w:cs="Times New Roman"/>
          <w:sz w:val="24"/>
          <w:szCs w:val="24"/>
        </w:rPr>
        <w:tab/>
      </w:r>
      <w:r>
        <w:rPr>
          <w:rFonts w:ascii="Times New Roman" w:hAnsi="Times New Roman" w:cs="Times New Roman"/>
          <w:sz w:val="24"/>
          <w:szCs w:val="24"/>
        </w:rPr>
        <w:t>The judge will decide the placement of James</w:t>
      </w:r>
      <w:r w:rsidR="0027483C">
        <w:rPr>
          <w:rFonts w:ascii="Times New Roman" w:hAnsi="Times New Roman" w:cs="Times New Roman"/>
          <w:sz w:val="24"/>
          <w:szCs w:val="24"/>
        </w:rPr>
        <w:t xml:space="preserve"> and whether the supervision is needed or not</w:t>
      </w:r>
      <w:r>
        <w:rPr>
          <w:rFonts w:ascii="Times New Roman" w:hAnsi="Times New Roman" w:cs="Times New Roman"/>
          <w:sz w:val="24"/>
          <w:szCs w:val="24"/>
        </w:rPr>
        <w:t xml:space="preserve">. </w:t>
      </w:r>
    </w:p>
    <w:p w14:paraId="08147C84" w14:textId="77777777" w:rsidR="00163935" w:rsidRDefault="00163935" w:rsidP="009C2A73">
      <w:pPr>
        <w:spacing w:line="480" w:lineRule="auto"/>
        <w:rPr>
          <w:rFonts w:ascii="Times New Roman" w:hAnsi="Times New Roman" w:cs="Times New Roman"/>
          <w:b/>
          <w:sz w:val="24"/>
          <w:szCs w:val="24"/>
        </w:rPr>
      </w:pPr>
      <w:r>
        <w:rPr>
          <w:rFonts w:ascii="Times New Roman" w:hAnsi="Times New Roman" w:cs="Times New Roman"/>
          <w:b/>
          <w:sz w:val="24"/>
          <w:szCs w:val="24"/>
        </w:rPr>
        <w:t>Sentencing</w:t>
      </w:r>
    </w:p>
    <w:p w14:paraId="14F99AC3" w14:textId="77777777" w:rsidR="003A56D9" w:rsidRPr="003A56D9" w:rsidRDefault="003A56D9" w:rsidP="003A56D9">
      <w:pPr>
        <w:spacing w:line="480" w:lineRule="auto"/>
        <w:ind w:firstLine="720"/>
        <w:rPr>
          <w:rFonts w:ascii="Times New Roman" w:hAnsi="Times New Roman" w:cs="Times New Roman"/>
          <w:sz w:val="24"/>
          <w:szCs w:val="24"/>
        </w:rPr>
      </w:pPr>
      <w:r w:rsidRPr="003A56D9">
        <w:rPr>
          <w:rFonts w:ascii="Times New Roman" w:hAnsi="Times New Roman" w:cs="Times New Roman"/>
          <w:sz w:val="24"/>
          <w:szCs w:val="24"/>
        </w:rPr>
        <w:t>As James is accused of the theft he will be sent to the juvenile detention center because he is only 16.</w:t>
      </w:r>
    </w:p>
    <w:p w14:paraId="46B2F744" w14:textId="7773D3B1" w:rsidR="000559D8" w:rsidRDefault="003A56D9" w:rsidP="000559D8">
      <w:pPr>
        <w:spacing w:line="480" w:lineRule="auto"/>
        <w:ind w:firstLine="720"/>
        <w:rPr>
          <w:rFonts w:ascii="Times New Roman" w:hAnsi="Times New Roman" w:cs="Times New Roman"/>
          <w:sz w:val="24"/>
          <w:szCs w:val="24"/>
        </w:rPr>
      </w:pPr>
      <w:r w:rsidRPr="003A56D9">
        <w:rPr>
          <w:rFonts w:ascii="Times New Roman" w:hAnsi="Times New Roman" w:cs="Times New Roman"/>
          <w:sz w:val="24"/>
          <w:szCs w:val="24"/>
        </w:rPr>
        <w:t>If during the probation period James turns 18 and his probation period is not finished then he will automatically be sent to the adult criminal justice system.</w:t>
      </w:r>
      <w:r w:rsidR="00DC0547">
        <w:rPr>
          <w:rFonts w:ascii="Times New Roman" w:hAnsi="Times New Roman" w:cs="Times New Roman"/>
          <w:sz w:val="24"/>
          <w:szCs w:val="24"/>
        </w:rPr>
        <w:t xml:space="preserve"> </w:t>
      </w:r>
      <w:r w:rsidRPr="003A56D9">
        <w:rPr>
          <w:rFonts w:ascii="Times New Roman" w:hAnsi="Times New Roman" w:cs="Times New Roman"/>
          <w:sz w:val="24"/>
          <w:szCs w:val="24"/>
        </w:rPr>
        <w:t>There he will again be charged with the theft and a proper trial will be done in which he can plead guilty or not guilty. If guilty</w:t>
      </w:r>
      <w:r w:rsidR="00DC0547">
        <w:rPr>
          <w:rFonts w:ascii="Times New Roman" w:hAnsi="Times New Roman" w:cs="Times New Roman"/>
          <w:sz w:val="24"/>
          <w:szCs w:val="24"/>
        </w:rPr>
        <w:t xml:space="preserve">, </w:t>
      </w:r>
      <w:r w:rsidRPr="003A56D9">
        <w:rPr>
          <w:rFonts w:ascii="Times New Roman" w:hAnsi="Times New Roman" w:cs="Times New Roman"/>
          <w:sz w:val="24"/>
          <w:szCs w:val="24"/>
        </w:rPr>
        <w:t xml:space="preserve">he will be sentenced according to the law of California State and will be sent to jail. </w:t>
      </w:r>
    </w:p>
    <w:p w14:paraId="5AC4D008" w14:textId="77777777" w:rsidR="00163935" w:rsidRDefault="00163935" w:rsidP="000559D8">
      <w:pPr>
        <w:spacing w:line="480" w:lineRule="auto"/>
        <w:jc w:val="center"/>
        <w:rPr>
          <w:rFonts w:ascii="Times New Roman" w:hAnsi="Times New Roman" w:cs="Times New Roman"/>
          <w:sz w:val="24"/>
          <w:szCs w:val="24"/>
        </w:rPr>
      </w:pPr>
      <w:r w:rsidRPr="00163935">
        <w:rPr>
          <w:rFonts w:ascii="Times New Roman" w:hAnsi="Times New Roman" w:cs="Times New Roman"/>
          <w:b/>
          <w:sz w:val="24"/>
          <w:szCs w:val="24"/>
        </w:rPr>
        <w:t>Scenario 2</w:t>
      </w:r>
    </w:p>
    <w:p w14:paraId="4B6DA510" w14:textId="2163D7C9" w:rsidR="008E6E50" w:rsidRDefault="008E6E50" w:rsidP="008E6E5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3A56D9" w:rsidRPr="003A56D9">
        <w:rPr>
          <w:rFonts w:ascii="Times New Roman" w:hAnsi="Times New Roman" w:cs="Times New Roman"/>
          <w:sz w:val="24"/>
          <w:szCs w:val="24"/>
        </w:rPr>
        <w:t xml:space="preserve">On 4th December 2019, a 16-year-old boy named James was caught stealing gold from a jewelry shop. He was arrested by the police and the charges were filed against him. As he is 16 years old </w:t>
      </w:r>
      <w:r w:rsidR="00DC0547">
        <w:rPr>
          <w:rFonts w:ascii="Times New Roman" w:hAnsi="Times New Roman" w:cs="Times New Roman"/>
          <w:sz w:val="24"/>
          <w:szCs w:val="24"/>
        </w:rPr>
        <w:t>and t</w:t>
      </w:r>
      <w:r w:rsidR="003A56D9" w:rsidRPr="003A56D9">
        <w:rPr>
          <w:rFonts w:ascii="Times New Roman" w:hAnsi="Times New Roman" w:cs="Times New Roman"/>
          <w:sz w:val="24"/>
          <w:szCs w:val="24"/>
        </w:rPr>
        <w:t>he prosecutor will send him to the Juvenile detention center. From there he will be taken into court</w:t>
      </w:r>
      <w:r w:rsidR="00DC0547">
        <w:rPr>
          <w:rFonts w:ascii="Times New Roman" w:hAnsi="Times New Roman" w:cs="Times New Roman"/>
          <w:sz w:val="24"/>
          <w:szCs w:val="24"/>
        </w:rPr>
        <w:t xml:space="preserve"> </w:t>
      </w:r>
      <w:r w:rsidR="003A56D9" w:rsidRPr="003A56D9">
        <w:rPr>
          <w:rFonts w:ascii="Times New Roman" w:hAnsi="Times New Roman" w:cs="Times New Roman"/>
          <w:sz w:val="24"/>
          <w:szCs w:val="24"/>
        </w:rPr>
        <w:t xml:space="preserve">where the Judge will decide the suitable placement for him. As the age limit is increased he will remain in Juvenile detention center until he turns 18. As the crime is nonviolent he will then be released under supervision for some time and will not be sent to the adult criminal justice system  </w:t>
      </w:r>
      <w:r w:rsidR="00A91D4A">
        <w:rPr>
          <w:rFonts w:ascii="Times New Roman" w:hAnsi="Times New Roman" w:cs="Times New Roman"/>
          <w:sz w:val="24"/>
          <w:szCs w:val="24"/>
        </w:rPr>
        <w:fldChar w:fldCharType="begin"/>
      </w:r>
      <w:r w:rsidR="00A91D4A">
        <w:rPr>
          <w:rFonts w:ascii="Times New Roman" w:hAnsi="Times New Roman" w:cs="Times New Roman"/>
          <w:sz w:val="24"/>
          <w:szCs w:val="24"/>
        </w:rPr>
        <w:instrText xml:space="preserve"> ADDIN ZOTERO_ITEM CSL_CITATION {"citationID":"bu2cUC8w","properties":{"formattedCitation":"(\\uc0\\u8220{}NC DPS: Raise the Age\\uc0\\u226{}\\uc0\\u128{}\\uc0\\u148{}NC,\\uc0\\u8221{} n.d.)","plainCitation":"(“NC DPS: Raise the AgeâNC,” n.d.)","noteIndex":0},"citationItems":[{"id":23,"uris":["http://zotero.org/users/local/sbFMNDWM/items/PUVC8HLK"],"uri":["http://zotero.org/users/local/sbFMNDWM/items/PUVC8HLK"],"itemData":{"id":23,"type":"webpage","title":"NC DPS: Raise the Age - NC","URL":"https://www.ncdps.gov/our-organization/juvenile-justice/key-initiatives/raise-age-nc","accessed":{"date-parts":[["2019",8,1]]}}}],"schema":"https://github.com/citation-style-language/schema/raw/master/csl-citation.json"} </w:instrText>
      </w:r>
      <w:r w:rsidR="00A91D4A">
        <w:rPr>
          <w:rFonts w:ascii="Times New Roman" w:hAnsi="Times New Roman" w:cs="Times New Roman"/>
          <w:sz w:val="24"/>
          <w:szCs w:val="24"/>
        </w:rPr>
        <w:fldChar w:fldCharType="separate"/>
      </w:r>
      <w:r w:rsidR="00A91D4A" w:rsidRPr="00A91D4A">
        <w:rPr>
          <w:rFonts w:ascii="Times New Roman" w:hAnsi="Times New Roman" w:cs="Times New Roman"/>
          <w:sz w:val="24"/>
          <w:szCs w:val="24"/>
        </w:rPr>
        <w:t>(“NC DPS: Raise the AgeâNC,” n.d.)</w:t>
      </w:r>
      <w:r w:rsidR="00A91D4A">
        <w:rPr>
          <w:rFonts w:ascii="Times New Roman" w:hAnsi="Times New Roman" w:cs="Times New Roman"/>
          <w:sz w:val="24"/>
          <w:szCs w:val="24"/>
        </w:rPr>
        <w:fldChar w:fldCharType="end"/>
      </w:r>
      <w:r w:rsidR="00A91D4A">
        <w:rPr>
          <w:rFonts w:ascii="Times New Roman" w:hAnsi="Times New Roman" w:cs="Times New Roman"/>
          <w:sz w:val="24"/>
          <w:szCs w:val="24"/>
        </w:rPr>
        <w:t>.</w:t>
      </w:r>
      <w:r w:rsidR="00960F8C">
        <w:rPr>
          <w:rFonts w:ascii="Times New Roman" w:hAnsi="Times New Roman" w:cs="Times New Roman"/>
          <w:sz w:val="24"/>
          <w:szCs w:val="24"/>
        </w:rPr>
        <w:t xml:space="preserve"> </w:t>
      </w:r>
    </w:p>
    <w:p w14:paraId="48622EB4" w14:textId="77777777" w:rsidR="00F54368" w:rsidRDefault="00F54368" w:rsidP="008E6E50">
      <w:pPr>
        <w:spacing w:line="480" w:lineRule="auto"/>
        <w:ind w:firstLine="720"/>
        <w:rPr>
          <w:rFonts w:ascii="Times New Roman" w:hAnsi="Times New Roman" w:cs="Times New Roman"/>
          <w:sz w:val="24"/>
          <w:szCs w:val="24"/>
        </w:rPr>
      </w:pPr>
    </w:p>
    <w:p w14:paraId="79A68BB3" w14:textId="77777777" w:rsidR="00F54368" w:rsidRDefault="00F54368" w:rsidP="008E6E50">
      <w:pPr>
        <w:spacing w:line="480" w:lineRule="auto"/>
        <w:ind w:firstLine="720"/>
        <w:rPr>
          <w:rFonts w:ascii="Times New Roman" w:hAnsi="Times New Roman" w:cs="Times New Roman"/>
          <w:sz w:val="24"/>
          <w:szCs w:val="24"/>
        </w:rPr>
      </w:pPr>
    </w:p>
    <w:p w14:paraId="054A49D7" w14:textId="77777777" w:rsidR="00F54368" w:rsidRDefault="00F54368" w:rsidP="008E6E50">
      <w:pPr>
        <w:spacing w:line="480" w:lineRule="auto"/>
        <w:ind w:firstLine="720"/>
        <w:rPr>
          <w:rFonts w:ascii="Times New Roman" w:hAnsi="Times New Roman" w:cs="Times New Roman"/>
          <w:sz w:val="24"/>
          <w:szCs w:val="24"/>
        </w:rPr>
      </w:pPr>
    </w:p>
    <w:p w14:paraId="0DFF81AB" w14:textId="77777777" w:rsidR="00F54368" w:rsidRDefault="00F54368" w:rsidP="008E6E50">
      <w:pPr>
        <w:spacing w:line="480" w:lineRule="auto"/>
        <w:ind w:firstLine="720"/>
        <w:rPr>
          <w:rFonts w:ascii="Times New Roman" w:hAnsi="Times New Roman" w:cs="Times New Roman"/>
          <w:sz w:val="24"/>
          <w:szCs w:val="24"/>
        </w:rPr>
      </w:pPr>
    </w:p>
    <w:p w14:paraId="1E1E3851" w14:textId="77777777" w:rsidR="00F54368" w:rsidRDefault="00F54368" w:rsidP="00024AB6">
      <w:pPr>
        <w:spacing w:line="480" w:lineRule="auto"/>
        <w:rPr>
          <w:rFonts w:ascii="Times New Roman" w:hAnsi="Times New Roman" w:cs="Times New Roman"/>
          <w:sz w:val="24"/>
          <w:szCs w:val="24"/>
        </w:rPr>
      </w:pPr>
    </w:p>
    <w:p w14:paraId="086341F0" w14:textId="77777777" w:rsidR="00F54368" w:rsidRDefault="00F54368" w:rsidP="00F54368">
      <w:pPr>
        <w:spacing w:line="480" w:lineRule="auto"/>
        <w:ind w:firstLine="720"/>
        <w:jc w:val="center"/>
        <w:rPr>
          <w:rFonts w:ascii="Times New Roman" w:hAnsi="Times New Roman" w:cs="Times New Roman"/>
          <w:b/>
          <w:sz w:val="24"/>
          <w:szCs w:val="24"/>
        </w:rPr>
      </w:pPr>
      <w:r w:rsidRPr="00F54368">
        <w:rPr>
          <w:rFonts w:ascii="Times New Roman" w:hAnsi="Times New Roman" w:cs="Times New Roman"/>
          <w:b/>
          <w:sz w:val="24"/>
          <w:szCs w:val="24"/>
        </w:rPr>
        <w:t>References</w:t>
      </w:r>
    </w:p>
    <w:p w14:paraId="62E544BD" w14:textId="77777777" w:rsidR="00A91D4A" w:rsidRPr="00A91D4A" w:rsidRDefault="00A91D4A" w:rsidP="00A91D4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91D4A">
        <w:rPr>
          <w:rFonts w:ascii="Times New Roman" w:hAnsi="Times New Roman" w:cs="Times New Roman"/>
          <w:sz w:val="24"/>
        </w:rPr>
        <w:t>NC DPS: Raise the AgeâNC. (n.d.). Retrieved August 1, 2019, from https://www.ncdps.gov/our-organization/juvenile-justice/key-initiatives/raise-age-nc</w:t>
      </w:r>
    </w:p>
    <w:p w14:paraId="108AFB7A" w14:textId="77777777" w:rsidR="00F54368" w:rsidRPr="00F54368" w:rsidRDefault="00A91D4A" w:rsidP="00F54368">
      <w:pPr>
        <w:spacing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p w14:paraId="3EDE319D" w14:textId="77777777" w:rsidR="008E6E50" w:rsidRDefault="008E6E50" w:rsidP="009C2A73">
      <w:pPr>
        <w:spacing w:line="480" w:lineRule="auto"/>
        <w:ind w:firstLine="720"/>
        <w:rPr>
          <w:rFonts w:ascii="Times New Roman" w:hAnsi="Times New Roman" w:cs="Times New Roman"/>
          <w:sz w:val="24"/>
          <w:szCs w:val="24"/>
        </w:rPr>
      </w:pPr>
    </w:p>
    <w:p w14:paraId="6D223A03" w14:textId="77777777" w:rsidR="008E6E50" w:rsidRDefault="008E6E50" w:rsidP="009C2A73">
      <w:pPr>
        <w:spacing w:line="480" w:lineRule="auto"/>
        <w:ind w:firstLine="720"/>
        <w:rPr>
          <w:rFonts w:ascii="Times New Roman" w:hAnsi="Times New Roman" w:cs="Times New Roman"/>
          <w:sz w:val="24"/>
          <w:szCs w:val="24"/>
        </w:rPr>
      </w:pPr>
    </w:p>
    <w:p w14:paraId="55186718" w14:textId="77777777" w:rsidR="007161D6" w:rsidRDefault="007161D6" w:rsidP="009C2A73">
      <w:pPr>
        <w:spacing w:line="480" w:lineRule="auto"/>
        <w:rPr>
          <w:rFonts w:ascii="Times New Roman" w:hAnsi="Times New Roman" w:cs="Times New Roman"/>
          <w:sz w:val="24"/>
          <w:szCs w:val="24"/>
        </w:rPr>
      </w:pPr>
    </w:p>
    <w:p w14:paraId="2437F40A" w14:textId="77777777" w:rsidR="00382526" w:rsidRDefault="00382526" w:rsidP="0049284A">
      <w:pPr>
        <w:spacing w:line="240" w:lineRule="auto"/>
        <w:rPr>
          <w:rFonts w:ascii="Times New Roman" w:hAnsi="Times New Roman" w:cs="Times New Roman"/>
          <w:sz w:val="24"/>
          <w:szCs w:val="24"/>
        </w:rPr>
      </w:pPr>
    </w:p>
    <w:p w14:paraId="1199E1D4" w14:textId="77777777" w:rsidR="00382526" w:rsidRPr="002D277F" w:rsidRDefault="00382526" w:rsidP="0049284A">
      <w:pPr>
        <w:spacing w:line="240" w:lineRule="auto"/>
        <w:rPr>
          <w:rFonts w:ascii="Times New Roman" w:hAnsi="Times New Roman" w:cs="Times New Roman"/>
          <w:sz w:val="24"/>
          <w:szCs w:val="24"/>
        </w:rPr>
      </w:pPr>
    </w:p>
    <w:sectPr w:rsidR="00382526" w:rsidRPr="002D277F"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655029" w14:textId="77777777" w:rsidR="00545BFE" w:rsidRDefault="00545BFE" w:rsidP="00267851">
      <w:pPr>
        <w:spacing w:after="0" w:line="240" w:lineRule="auto"/>
      </w:pPr>
      <w:r>
        <w:separator/>
      </w:r>
    </w:p>
  </w:endnote>
  <w:endnote w:type="continuationSeparator" w:id="0">
    <w:p w14:paraId="3681100A" w14:textId="77777777" w:rsidR="00545BFE" w:rsidRDefault="00545BFE"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167E48" w14:textId="77777777" w:rsidR="00545BFE" w:rsidRDefault="00545BFE" w:rsidP="00267851">
      <w:pPr>
        <w:spacing w:after="0" w:line="240" w:lineRule="auto"/>
      </w:pPr>
      <w:r>
        <w:separator/>
      </w:r>
    </w:p>
  </w:footnote>
  <w:footnote w:type="continuationSeparator" w:id="0">
    <w:p w14:paraId="71797B04" w14:textId="77777777" w:rsidR="00545BFE" w:rsidRDefault="00545BFE"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F03554" w14:textId="77777777" w:rsidR="00A106AF" w:rsidRPr="001A02CC" w:rsidRDefault="00DE3248"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CRIMINAL JUSTICE</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D2566C">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p w14:paraId="3E3AD133" w14:textId="77777777"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3556D9"/>
    <w:multiLevelType w:val="multilevel"/>
    <w:tmpl w:val="27540C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1063E4"/>
    <w:multiLevelType w:val="hybridMultilevel"/>
    <w:tmpl w:val="B5F87C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B872E5B"/>
    <w:multiLevelType w:val="multilevel"/>
    <w:tmpl w:val="14486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D4756E6"/>
    <w:multiLevelType w:val="hybridMultilevel"/>
    <w:tmpl w:val="DC0EC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9634AB"/>
    <w:multiLevelType w:val="multilevel"/>
    <w:tmpl w:val="60ECB0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8FE00C9"/>
    <w:multiLevelType w:val="multilevel"/>
    <w:tmpl w:val="88C454C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B1F358B"/>
    <w:multiLevelType w:val="hybridMultilevel"/>
    <w:tmpl w:val="882445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A761927"/>
    <w:multiLevelType w:val="multilevel"/>
    <w:tmpl w:val="3484F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D2A5F53"/>
    <w:multiLevelType w:val="hybridMultilevel"/>
    <w:tmpl w:val="A8EE5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BF26CCC"/>
    <w:multiLevelType w:val="multilevel"/>
    <w:tmpl w:val="17C2B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
  </w:num>
  <w:num w:numId="3">
    <w:abstractNumId w:val="2"/>
  </w:num>
  <w:num w:numId="4">
    <w:abstractNumId w:val="3"/>
  </w:num>
  <w:num w:numId="5">
    <w:abstractNumId w:val="5"/>
  </w:num>
  <w:num w:numId="6">
    <w:abstractNumId w:val="8"/>
  </w:num>
  <w:num w:numId="7">
    <w:abstractNumId w:val="9"/>
  </w:num>
  <w:num w:numId="8">
    <w:abstractNumId w:val="4"/>
  </w:num>
  <w:num w:numId="9">
    <w:abstractNumId w:val="0"/>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2201"/>
    <w:rsid w:val="000040D2"/>
    <w:rsid w:val="00012F62"/>
    <w:rsid w:val="00022DFB"/>
    <w:rsid w:val="00024AB6"/>
    <w:rsid w:val="00024ABE"/>
    <w:rsid w:val="0003520F"/>
    <w:rsid w:val="00035E84"/>
    <w:rsid w:val="00041A71"/>
    <w:rsid w:val="000559D8"/>
    <w:rsid w:val="00056886"/>
    <w:rsid w:val="00062B5C"/>
    <w:rsid w:val="00073C7F"/>
    <w:rsid w:val="00077E5E"/>
    <w:rsid w:val="00077F31"/>
    <w:rsid w:val="0008177B"/>
    <w:rsid w:val="000837EA"/>
    <w:rsid w:val="00085E60"/>
    <w:rsid w:val="00085F1B"/>
    <w:rsid w:val="00095171"/>
    <w:rsid w:val="000A0380"/>
    <w:rsid w:val="000A5570"/>
    <w:rsid w:val="000C39B5"/>
    <w:rsid w:val="000D382A"/>
    <w:rsid w:val="000D79CC"/>
    <w:rsid w:val="000E57F2"/>
    <w:rsid w:val="000F2DBE"/>
    <w:rsid w:val="000F4BEA"/>
    <w:rsid w:val="00104A6F"/>
    <w:rsid w:val="00113C21"/>
    <w:rsid w:val="00116EC3"/>
    <w:rsid w:val="00121954"/>
    <w:rsid w:val="00130A33"/>
    <w:rsid w:val="00132DCB"/>
    <w:rsid w:val="00141074"/>
    <w:rsid w:val="0014200B"/>
    <w:rsid w:val="00144A09"/>
    <w:rsid w:val="00144DC4"/>
    <w:rsid w:val="001605CE"/>
    <w:rsid w:val="00163935"/>
    <w:rsid w:val="00167893"/>
    <w:rsid w:val="001705BC"/>
    <w:rsid w:val="00175313"/>
    <w:rsid w:val="001778C3"/>
    <w:rsid w:val="00180085"/>
    <w:rsid w:val="001817AB"/>
    <w:rsid w:val="001845EC"/>
    <w:rsid w:val="00187C02"/>
    <w:rsid w:val="00192976"/>
    <w:rsid w:val="00194A09"/>
    <w:rsid w:val="001A02CC"/>
    <w:rsid w:val="001A2E7B"/>
    <w:rsid w:val="001B53CC"/>
    <w:rsid w:val="001B79F1"/>
    <w:rsid w:val="001C28DD"/>
    <w:rsid w:val="001C7E95"/>
    <w:rsid w:val="00201106"/>
    <w:rsid w:val="0020237F"/>
    <w:rsid w:val="00206396"/>
    <w:rsid w:val="00210B94"/>
    <w:rsid w:val="0023779F"/>
    <w:rsid w:val="00250BF8"/>
    <w:rsid w:val="00267851"/>
    <w:rsid w:val="0027483C"/>
    <w:rsid w:val="002777E7"/>
    <w:rsid w:val="00277DE7"/>
    <w:rsid w:val="00281B4E"/>
    <w:rsid w:val="00291068"/>
    <w:rsid w:val="002911EF"/>
    <w:rsid w:val="00292F0D"/>
    <w:rsid w:val="0029396A"/>
    <w:rsid w:val="00296E96"/>
    <w:rsid w:val="002970A6"/>
    <w:rsid w:val="00297CF0"/>
    <w:rsid w:val="002A012C"/>
    <w:rsid w:val="002A0615"/>
    <w:rsid w:val="002A0EFA"/>
    <w:rsid w:val="002B12C6"/>
    <w:rsid w:val="002C2062"/>
    <w:rsid w:val="002D277F"/>
    <w:rsid w:val="002D4968"/>
    <w:rsid w:val="002D4F65"/>
    <w:rsid w:val="002D5E80"/>
    <w:rsid w:val="002E182C"/>
    <w:rsid w:val="002E229A"/>
    <w:rsid w:val="002E60B1"/>
    <w:rsid w:val="002F6EF8"/>
    <w:rsid w:val="0030010C"/>
    <w:rsid w:val="0030105B"/>
    <w:rsid w:val="0031419E"/>
    <w:rsid w:val="003262D6"/>
    <w:rsid w:val="0033149C"/>
    <w:rsid w:val="00336714"/>
    <w:rsid w:val="0034125C"/>
    <w:rsid w:val="00342996"/>
    <w:rsid w:val="00347503"/>
    <w:rsid w:val="00347584"/>
    <w:rsid w:val="003564F5"/>
    <w:rsid w:val="00357C1F"/>
    <w:rsid w:val="003623F7"/>
    <w:rsid w:val="0036298D"/>
    <w:rsid w:val="003635FF"/>
    <w:rsid w:val="00372CF8"/>
    <w:rsid w:val="00375ED0"/>
    <w:rsid w:val="00376361"/>
    <w:rsid w:val="00381FFD"/>
    <w:rsid w:val="00382526"/>
    <w:rsid w:val="00384480"/>
    <w:rsid w:val="00386362"/>
    <w:rsid w:val="00390EBC"/>
    <w:rsid w:val="00391C03"/>
    <w:rsid w:val="00395842"/>
    <w:rsid w:val="003958E4"/>
    <w:rsid w:val="003A56D9"/>
    <w:rsid w:val="003C1529"/>
    <w:rsid w:val="003C3BBB"/>
    <w:rsid w:val="003C7C51"/>
    <w:rsid w:val="003D4AD5"/>
    <w:rsid w:val="003E291F"/>
    <w:rsid w:val="003E3D4E"/>
    <w:rsid w:val="003F3014"/>
    <w:rsid w:val="00404812"/>
    <w:rsid w:val="00411491"/>
    <w:rsid w:val="00413632"/>
    <w:rsid w:val="00413A24"/>
    <w:rsid w:val="004202AB"/>
    <w:rsid w:val="00436BC9"/>
    <w:rsid w:val="0044270C"/>
    <w:rsid w:val="0045517C"/>
    <w:rsid w:val="00461E43"/>
    <w:rsid w:val="004641BB"/>
    <w:rsid w:val="00471063"/>
    <w:rsid w:val="00474A03"/>
    <w:rsid w:val="00482D08"/>
    <w:rsid w:val="0048335C"/>
    <w:rsid w:val="00491E21"/>
    <w:rsid w:val="0049284A"/>
    <w:rsid w:val="004A07E8"/>
    <w:rsid w:val="004A5F6F"/>
    <w:rsid w:val="004A758F"/>
    <w:rsid w:val="004D4F88"/>
    <w:rsid w:val="004D6074"/>
    <w:rsid w:val="004E79CF"/>
    <w:rsid w:val="004F5AC7"/>
    <w:rsid w:val="005035DF"/>
    <w:rsid w:val="005168B7"/>
    <w:rsid w:val="00517BB8"/>
    <w:rsid w:val="00525437"/>
    <w:rsid w:val="00527FD6"/>
    <w:rsid w:val="005309CE"/>
    <w:rsid w:val="005346B4"/>
    <w:rsid w:val="005375DF"/>
    <w:rsid w:val="00541772"/>
    <w:rsid w:val="00545BFE"/>
    <w:rsid w:val="00550A64"/>
    <w:rsid w:val="00550EFD"/>
    <w:rsid w:val="00551AB2"/>
    <w:rsid w:val="00557CE1"/>
    <w:rsid w:val="00562C40"/>
    <w:rsid w:val="00563857"/>
    <w:rsid w:val="00564F3E"/>
    <w:rsid w:val="00567E92"/>
    <w:rsid w:val="00570919"/>
    <w:rsid w:val="00581884"/>
    <w:rsid w:val="005A6ADB"/>
    <w:rsid w:val="005C20F1"/>
    <w:rsid w:val="005C4110"/>
    <w:rsid w:val="005F2586"/>
    <w:rsid w:val="005F39A8"/>
    <w:rsid w:val="00601F64"/>
    <w:rsid w:val="00602F77"/>
    <w:rsid w:val="00604DD8"/>
    <w:rsid w:val="00605607"/>
    <w:rsid w:val="00610CA5"/>
    <w:rsid w:val="00611605"/>
    <w:rsid w:val="00615C55"/>
    <w:rsid w:val="0061790E"/>
    <w:rsid w:val="00620235"/>
    <w:rsid w:val="006203CF"/>
    <w:rsid w:val="006356C5"/>
    <w:rsid w:val="00641333"/>
    <w:rsid w:val="00641FCB"/>
    <w:rsid w:val="00643475"/>
    <w:rsid w:val="006440A4"/>
    <w:rsid w:val="006507CC"/>
    <w:rsid w:val="00650EDF"/>
    <w:rsid w:val="0065489A"/>
    <w:rsid w:val="006730A6"/>
    <w:rsid w:val="00674FF2"/>
    <w:rsid w:val="006754AC"/>
    <w:rsid w:val="00676B1A"/>
    <w:rsid w:val="00682F04"/>
    <w:rsid w:val="00686D36"/>
    <w:rsid w:val="006919DF"/>
    <w:rsid w:val="006931BF"/>
    <w:rsid w:val="00696BE7"/>
    <w:rsid w:val="006A014C"/>
    <w:rsid w:val="006B1EB2"/>
    <w:rsid w:val="006B385B"/>
    <w:rsid w:val="006B5978"/>
    <w:rsid w:val="006B5CD5"/>
    <w:rsid w:val="006B6F7E"/>
    <w:rsid w:val="006C18BB"/>
    <w:rsid w:val="006D1822"/>
    <w:rsid w:val="006D5871"/>
    <w:rsid w:val="006D7274"/>
    <w:rsid w:val="006E4204"/>
    <w:rsid w:val="006F52B0"/>
    <w:rsid w:val="00705331"/>
    <w:rsid w:val="00706CBD"/>
    <w:rsid w:val="007159F8"/>
    <w:rsid w:val="007161D6"/>
    <w:rsid w:val="00721E4F"/>
    <w:rsid w:val="00724370"/>
    <w:rsid w:val="00731119"/>
    <w:rsid w:val="00763AB9"/>
    <w:rsid w:val="007672BD"/>
    <w:rsid w:val="00783723"/>
    <w:rsid w:val="00784B13"/>
    <w:rsid w:val="00784B35"/>
    <w:rsid w:val="00785C2A"/>
    <w:rsid w:val="00787A07"/>
    <w:rsid w:val="0079563D"/>
    <w:rsid w:val="007A0BC7"/>
    <w:rsid w:val="007B3E51"/>
    <w:rsid w:val="007C1B1D"/>
    <w:rsid w:val="007D6ACF"/>
    <w:rsid w:val="007F274F"/>
    <w:rsid w:val="007F46ED"/>
    <w:rsid w:val="0080031C"/>
    <w:rsid w:val="00801DA2"/>
    <w:rsid w:val="008233F0"/>
    <w:rsid w:val="00823B45"/>
    <w:rsid w:val="008255F9"/>
    <w:rsid w:val="00831729"/>
    <w:rsid w:val="00834E5B"/>
    <w:rsid w:val="00836F47"/>
    <w:rsid w:val="008459F3"/>
    <w:rsid w:val="008565E6"/>
    <w:rsid w:val="00861507"/>
    <w:rsid w:val="00864E55"/>
    <w:rsid w:val="0086521F"/>
    <w:rsid w:val="0086610A"/>
    <w:rsid w:val="00870C08"/>
    <w:rsid w:val="008715FD"/>
    <w:rsid w:val="0087411F"/>
    <w:rsid w:val="00875B92"/>
    <w:rsid w:val="00877CA7"/>
    <w:rsid w:val="00881514"/>
    <w:rsid w:val="00886C77"/>
    <w:rsid w:val="008928EA"/>
    <w:rsid w:val="00894D72"/>
    <w:rsid w:val="008A6E03"/>
    <w:rsid w:val="008B2022"/>
    <w:rsid w:val="008C2E22"/>
    <w:rsid w:val="008C3251"/>
    <w:rsid w:val="008C3699"/>
    <w:rsid w:val="008D4C7B"/>
    <w:rsid w:val="008E0301"/>
    <w:rsid w:val="008E3D32"/>
    <w:rsid w:val="008E41B6"/>
    <w:rsid w:val="008E5C87"/>
    <w:rsid w:val="008E6E50"/>
    <w:rsid w:val="008F3774"/>
    <w:rsid w:val="009016CD"/>
    <w:rsid w:val="009047B0"/>
    <w:rsid w:val="00926B5A"/>
    <w:rsid w:val="00930066"/>
    <w:rsid w:val="009415DF"/>
    <w:rsid w:val="00943083"/>
    <w:rsid w:val="00955CD8"/>
    <w:rsid w:val="00955D74"/>
    <w:rsid w:val="00960F8C"/>
    <w:rsid w:val="00964D2C"/>
    <w:rsid w:val="00980A50"/>
    <w:rsid w:val="0098726C"/>
    <w:rsid w:val="009A0765"/>
    <w:rsid w:val="009A10C6"/>
    <w:rsid w:val="009A373A"/>
    <w:rsid w:val="009A7EF6"/>
    <w:rsid w:val="009B1C7D"/>
    <w:rsid w:val="009B5E25"/>
    <w:rsid w:val="009B7E64"/>
    <w:rsid w:val="009C2A73"/>
    <w:rsid w:val="009C7FC0"/>
    <w:rsid w:val="009D357B"/>
    <w:rsid w:val="009E24C3"/>
    <w:rsid w:val="009F5C59"/>
    <w:rsid w:val="009F6046"/>
    <w:rsid w:val="00A06D28"/>
    <w:rsid w:val="00A106AF"/>
    <w:rsid w:val="00A230B5"/>
    <w:rsid w:val="00A321B8"/>
    <w:rsid w:val="00A37A59"/>
    <w:rsid w:val="00A41F39"/>
    <w:rsid w:val="00A4374D"/>
    <w:rsid w:val="00A549FE"/>
    <w:rsid w:val="00A63AE2"/>
    <w:rsid w:val="00A7016E"/>
    <w:rsid w:val="00A81008"/>
    <w:rsid w:val="00A81683"/>
    <w:rsid w:val="00A819C5"/>
    <w:rsid w:val="00A90042"/>
    <w:rsid w:val="00A91276"/>
    <w:rsid w:val="00A9134D"/>
    <w:rsid w:val="00A91D4A"/>
    <w:rsid w:val="00A92DFE"/>
    <w:rsid w:val="00AA1C61"/>
    <w:rsid w:val="00AA486C"/>
    <w:rsid w:val="00AA7200"/>
    <w:rsid w:val="00AB06DF"/>
    <w:rsid w:val="00AB29DC"/>
    <w:rsid w:val="00AB55F9"/>
    <w:rsid w:val="00AC7748"/>
    <w:rsid w:val="00AD0793"/>
    <w:rsid w:val="00AD515E"/>
    <w:rsid w:val="00AD5689"/>
    <w:rsid w:val="00AE6340"/>
    <w:rsid w:val="00AF29CF"/>
    <w:rsid w:val="00B15E85"/>
    <w:rsid w:val="00B171B0"/>
    <w:rsid w:val="00B214C5"/>
    <w:rsid w:val="00B31C71"/>
    <w:rsid w:val="00B371B3"/>
    <w:rsid w:val="00B405F9"/>
    <w:rsid w:val="00B53686"/>
    <w:rsid w:val="00B63EE6"/>
    <w:rsid w:val="00B73412"/>
    <w:rsid w:val="00B748C4"/>
    <w:rsid w:val="00B8039B"/>
    <w:rsid w:val="00B867F0"/>
    <w:rsid w:val="00BA1AE1"/>
    <w:rsid w:val="00BA46E9"/>
    <w:rsid w:val="00BB17CA"/>
    <w:rsid w:val="00BB2D65"/>
    <w:rsid w:val="00BB3A47"/>
    <w:rsid w:val="00BB5B9F"/>
    <w:rsid w:val="00BC15A7"/>
    <w:rsid w:val="00BC1E46"/>
    <w:rsid w:val="00BC2096"/>
    <w:rsid w:val="00BC3646"/>
    <w:rsid w:val="00BC5D84"/>
    <w:rsid w:val="00BC76FD"/>
    <w:rsid w:val="00BE53F1"/>
    <w:rsid w:val="00C035CC"/>
    <w:rsid w:val="00C23B16"/>
    <w:rsid w:val="00C46D2B"/>
    <w:rsid w:val="00C531E9"/>
    <w:rsid w:val="00C5356B"/>
    <w:rsid w:val="00C63288"/>
    <w:rsid w:val="00C66E93"/>
    <w:rsid w:val="00C74936"/>
    <w:rsid w:val="00C74D28"/>
    <w:rsid w:val="00C75C92"/>
    <w:rsid w:val="00C87E57"/>
    <w:rsid w:val="00CA1C25"/>
    <w:rsid w:val="00CA2688"/>
    <w:rsid w:val="00CA2730"/>
    <w:rsid w:val="00CA3250"/>
    <w:rsid w:val="00CB2F46"/>
    <w:rsid w:val="00CC14BB"/>
    <w:rsid w:val="00CC274C"/>
    <w:rsid w:val="00CE2A4A"/>
    <w:rsid w:val="00CE7CB6"/>
    <w:rsid w:val="00CF0A51"/>
    <w:rsid w:val="00CF1D3B"/>
    <w:rsid w:val="00CF4D8C"/>
    <w:rsid w:val="00CF69ED"/>
    <w:rsid w:val="00D13E6A"/>
    <w:rsid w:val="00D15690"/>
    <w:rsid w:val="00D2566C"/>
    <w:rsid w:val="00D265BA"/>
    <w:rsid w:val="00D4050A"/>
    <w:rsid w:val="00D45C30"/>
    <w:rsid w:val="00D5076D"/>
    <w:rsid w:val="00D51A6C"/>
    <w:rsid w:val="00D53F13"/>
    <w:rsid w:val="00D55B32"/>
    <w:rsid w:val="00D674C1"/>
    <w:rsid w:val="00D730E5"/>
    <w:rsid w:val="00D763D4"/>
    <w:rsid w:val="00D80C8E"/>
    <w:rsid w:val="00D8339D"/>
    <w:rsid w:val="00D855F2"/>
    <w:rsid w:val="00D856EE"/>
    <w:rsid w:val="00D92389"/>
    <w:rsid w:val="00D92D53"/>
    <w:rsid w:val="00D93AAB"/>
    <w:rsid w:val="00D94F51"/>
    <w:rsid w:val="00D95087"/>
    <w:rsid w:val="00DA1D4F"/>
    <w:rsid w:val="00DA28D7"/>
    <w:rsid w:val="00DB1D99"/>
    <w:rsid w:val="00DB3738"/>
    <w:rsid w:val="00DC0547"/>
    <w:rsid w:val="00DC11EB"/>
    <w:rsid w:val="00DC76C5"/>
    <w:rsid w:val="00DD68F2"/>
    <w:rsid w:val="00DE3248"/>
    <w:rsid w:val="00DE7C3A"/>
    <w:rsid w:val="00E06263"/>
    <w:rsid w:val="00E225B5"/>
    <w:rsid w:val="00E23DD0"/>
    <w:rsid w:val="00E33A7B"/>
    <w:rsid w:val="00E3771B"/>
    <w:rsid w:val="00E409B6"/>
    <w:rsid w:val="00E41C3F"/>
    <w:rsid w:val="00E56BE1"/>
    <w:rsid w:val="00E63262"/>
    <w:rsid w:val="00E70468"/>
    <w:rsid w:val="00E70644"/>
    <w:rsid w:val="00E72B99"/>
    <w:rsid w:val="00E72DF7"/>
    <w:rsid w:val="00E72EFF"/>
    <w:rsid w:val="00E74A25"/>
    <w:rsid w:val="00E755AB"/>
    <w:rsid w:val="00E76FEC"/>
    <w:rsid w:val="00E83F0B"/>
    <w:rsid w:val="00EA0CC9"/>
    <w:rsid w:val="00EA2BFD"/>
    <w:rsid w:val="00EA30A0"/>
    <w:rsid w:val="00EB4C7B"/>
    <w:rsid w:val="00EC6243"/>
    <w:rsid w:val="00EC7F02"/>
    <w:rsid w:val="00ED327A"/>
    <w:rsid w:val="00ED7D1B"/>
    <w:rsid w:val="00EE03DB"/>
    <w:rsid w:val="00EE1787"/>
    <w:rsid w:val="00EE2D1A"/>
    <w:rsid w:val="00EE5A60"/>
    <w:rsid w:val="00EF1641"/>
    <w:rsid w:val="00EF479C"/>
    <w:rsid w:val="00EF72DB"/>
    <w:rsid w:val="00EF7BF3"/>
    <w:rsid w:val="00F05A6C"/>
    <w:rsid w:val="00F1014C"/>
    <w:rsid w:val="00F12D62"/>
    <w:rsid w:val="00F134D6"/>
    <w:rsid w:val="00F15F14"/>
    <w:rsid w:val="00F2251D"/>
    <w:rsid w:val="00F32691"/>
    <w:rsid w:val="00F35ACD"/>
    <w:rsid w:val="00F40432"/>
    <w:rsid w:val="00F52095"/>
    <w:rsid w:val="00F52E5C"/>
    <w:rsid w:val="00F54127"/>
    <w:rsid w:val="00F54368"/>
    <w:rsid w:val="00F55874"/>
    <w:rsid w:val="00F55D4C"/>
    <w:rsid w:val="00F60FE6"/>
    <w:rsid w:val="00F643E0"/>
    <w:rsid w:val="00F66D57"/>
    <w:rsid w:val="00F71079"/>
    <w:rsid w:val="00F72124"/>
    <w:rsid w:val="00F81B9C"/>
    <w:rsid w:val="00F90DC7"/>
    <w:rsid w:val="00F94B9F"/>
    <w:rsid w:val="00F977F3"/>
    <w:rsid w:val="00FB2515"/>
    <w:rsid w:val="00FC06BC"/>
    <w:rsid w:val="00FC0A26"/>
    <w:rsid w:val="00FC3C2F"/>
    <w:rsid w:val="00FD10EF"/>
    <w:rsid w:val="00FE1B67"/>
    <w:rsid w:val="00FF0356"/>
    <w:rsid w:val="00FF212D"/>
    <w:rsid w:val="00FF32E7"/>
    <w:rsid w:val="00FF5C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86028E"/>
  <w15:docId w15:val="{9AC68DFC-5A8E-4522-8AFB-77178DB3C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49FE"/>
  </w:style>
  <w:style w:type="paragraph" w:styleId="Heading1">
    <w:name w:val="heading 1"/>
    <w:basedOn w:val="Normal"/>
    <w:next w:val="Normal"/>
    <w:link w:val="Heading1Char"/>
    <w:uiPriority w:val="9"/>
    <w:qFormat/>
    <w:rsid w:val="00C531E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9B7E6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9A0765"/>
    <w:pPr>
      <w:ind w:left="720"/>
      <w:contextualSpacing/>
    </w:pPr>
  </w:style>
  <w:style w:type="character" w:customStyle="1" w:styleId="Heading1Char">
    <w:name w:val="Heading 1 Char"/>
    <w:basedOn w:val="DefaultParagraphFont"/>
    <w:link w:val="Heading1"/>
    <w:uiPriority w:val="9"/>
    <w:rsid w:val="00C531E9"/>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C531E9"/>
    <w:pPr>
      <w:spacing w:after="0" w:line="480" w:lineRule="auto"/>
      <w:ind w:left="720" w:hanging="720"/>
    </w:pPr>
  </w:style>
  <w:style w:type="paragraph" w:styleId="NormalWeb">
    <w:name w:val="Normal (Web)"/>
    <w:basedOn w:val="Normal"/>
    <w:uiPriority w:val="99"/>
    <w:semiHidden/>
    <w:unhideWhenUsed/>
    <w:rsid w:val="00724370"/>
    <w:rPr>
      <w:rFonts w:ascii="Times New Roman" w:hAnsi="Times New Roman" w:cs="Times New Roman"/>
      <w:sz w:val="24"/>
      <w:szCs w:val="24"/>
    </w:rPr>
  </w:style>
  <w:style w:type="character" w:styleId="Hyperlink">
    <w:name w:val="Hyperlink"/>
    <w:basedOn w:val="DefaultParagraphFont"/>
    <w:uiPriority w:val="99"/>
    <w:unhideWhenUsed/>
    <w:rsid w:val="00724370"/>
    <w:rPr>
      <w:color w:val="0000FF" w:themeColor="hyperlink"/>
      <w:u w:val="single"/>
    </w:rPr>
  </w:style>
  <w:style w:type="character" w:customStyle="1" w:styleId="Heading2Char">
    <w:name w:val="Heading 2 Char"/>
    <w:basedOn w:val="DefaultParagraphFont"/>
    <w:link w:val="Heading2"/>
    <w:uiPriority w:val="9"/>
    <w:semiHidden/>
    <w:rsid w:val="009B7E64"/>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074026">
      <w:bodyDiv w:val="1"/>
      <w:marLeft w:val="0"/>
      <w:marRight w:val="0"/>
      <w:marTop w:val="0"/>
      <w:marBottom w:val="0"/>
      <w:divBdr>
        <w:top w:val="none" w:sz="0" w:space="0" w:color="auto"/>
        <w:left w:val="none" w:sz="0" w:space="0" w:color="auto"/>
        <w:bottom w:val="none" w:sz="0" w:space="0" w:color="auto"/>
        <w:right w:val="none" w:sz="0" w:space="0" w:color="auto"/>
      </w:divBdr>
      <w:divsChild>
        <w:div w:id="502554787">
          <w:blockQuote w:val="1"/>
          <w:marLeft w:val="0"/>
          <w:marRight w:val="0"/>
          <w:marTop w:val="240"/>
          <w:marBottom w:val="240"/>
          <w:divBdr>
            <w:top w:val="none" w:sz="0" w:space="0" w:color="auto"/>
            <w:left w:val="none" w:sz="0" w:space="0" w:color="auto"/>
            <w:bottom w:val="none" w:sz="0" w:space="0" w:color="auto"/>
            <w:right w:val="none" w:sz="0" w:space="0" w:color="auto"/>
          </w:divBdr>
        </w:div>
        <w:div w:id="1926643621">
          <w:blockQuote w:val="1"/>
          <w:marLeft w:val="0"/>
          <w:marRight w:val="0"/>
          <w:marTop w:val="240"/>
          <w:marBottom w:val="240"/>
          <w:divBdr>
            <w:top w:val="none" w:sz="0" w:space="0" w:color="auto"/>
            <w:left w:val="none" w:sz="0" w:space="0" w:color="auto"/>
            <w:bottom w:val="none" w:sz="0" w:space="0" w:color="auto"/>
            <w:right w:val="none" w:sz="0" w:space="0" w:color="auto"/>
          </w:divBdr>
        </w:div>
        <w:div w:id="285966251">
          <w:marLeft w:val="336"/>
          <w:marRight w:val="0"/>
          <w:marTop w:val="120"/>
          <w:marBottom w:val="312"/>
          <w:divBdr>
            <w:top w:val="none" w:sz="0" w:space="0" w:color="auto"/>
            <w:left w:val="none" w:sz="0" w:space="0" w:color="auto"/>
            <w:bottom w:val="none" w:sz="0" w:space="0" w:color="auto"/>
            <w:right w:val="none" w:sz="0" w:space="0" w:color="auto"/>
          </w:divBdr>
          <w:divsChild>
            <w:div w:id="766655796">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67673534">
      <w:bodyDiv w:val="1"/>
      <w:marLeft w:val="0"/>
      <w:marRight w:val="0"/>
      <w:marTop w:val="0"/>
      <w:marBottom w:val="0"/>
      <w:divBdr>
        <w:top w:val="none" w:sz="0" w:space="0" w:color="auto"/>
        <w:left w:val="none" w:sz="0" w:space="0" w:color="auto"/>
        <w:bottom w:val="none" w:sz="0" w:space="0" w:color="auto"/>
        <w:right w:val="none" w:sz="0" w:space="0" w:color="auto"/>
      </w:divBdr>
    </w:div>
    <w:div w:id="287316509">
      <w:bodyDiv w:val="1"/>
      <w:marLeft w:val="0"/>
      <w:marRight w:val="0"/>
      <w:marTop w:val="0"/>
      <w:marBottom w:val="0"/>
      <w:divBdr>
        <w:top w:val="none" w:sz="0" w:space="0" w:color="auto"/>
        <w:left w:val="none" w:sz="0" w:space="0" w:color="auto"/>
        <w:bottom w:val="none" w:sz="0" w:space="0" w:color="auto"/>
        <w:right w:val="none" w:sz="0" w:space="0" w:color="auto"/>
      </w:divBdr>
    </w:div>
    <w:div w:id="309402239">
      <w:bodyDiv w:val="1"/>
      <w:marLeft w:val="0"/>
      <w:marRight w:val="0"/>
      <w:marTop w:val="0"/>
      <w:marBottom w:val="0"/>
      <w:divBdr>
        <w:top w:val="none" w:sz="0" w:space="0" w:color="auto"/>
        <w:left w:val="none" w:sz="0" w:space="0" w:color="auto"/>
        <w:bottom w:val="none" w:sz="0" w:space="0" w:color="auto"/>
        <w:right w:val="none" w:sz="0" w:space="0" w:color="auto"/>
      </w:divBdr>
      <w:divsChild>
        <w:div w:id="185873225">
          <w:marLeft w:val="0"/>
          <w:marRight w:val="0"/>
          <w:marTop w:val="180"/>
          <w:marBottom w:val="270"/>
          <w:divBdr>
            <w:top w:val="single" w:sz="6" w:space="0" w:color="E3E3E3"/>
            <w:left w:val="single" w:sz="6" w:space="0" w:color="E3E3E3"/>
            <w:bottom w:val="single" w:sz="6" w:space="0" w:color="E3E3E3"/>
            <w:right w:val="single" w:sz="6" w:space="0" w:color="E3E3E3"/>
          </w:divBdr>
          <w:divsChild>
            <w:div w:id="729809607">
              <w:marLeft w:val="0"/>
              <w:marRight w:val="0"/>
              <w:marTop w:val="0"/>
              <w:marBottom w:val="0"/>
              <w:divBdr>
                <w:top w:val="none" w:sz="0" w:space="0" w:color="auto"/>
                <w:left w:val="none" w:sz="0" w:space="0" w:color="auto"/>
                <w:bottom w:val="none" w:sz="0" w:space="0" w:color="auto"/>
                <w:right w:val="none" w:sz="0" w:space="0" w:color="auto"/>
              </w:divBdr>
              <w:divsChild>
                <w:div w:id="624166956">
                  <w:marLeft w:val="0"/>
                  <w:marRight w:val="0"/>
                  <w:marTop w:val="0"/>
                  <w:marBottom w:val="0"/>
                  <w:divBdr>
                    <w:top w:val="none" w:sz="0" w:space="0" w:color="auto"/>
                    <w:left w:val="none" w:sz="0" w:space="0" w:color="auto"/>
                    <w:bottom w:val="none" w:sz="0" w:space="0" w:color="auto"/>
                    <w:right w:val="none" w:sz="0" w:space="0" w:color="auto"/>
                  </w:divBdr>
                </w:div>
                <w:div w:id="19986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470226">
      <w:bodyDiv w:val="1"/>
      <w:marLeft w:val="0"/>
      <w:marRight w:val="0"/>
      <w:marTop w:val="0"/>
      <w:marBottom w:val="0"/>
      <w:divBdr>
        <w:top w:val="none" w:sz="0" w:space="0" w:color="auto"/>
        <w:left w:val="none" w:sz="0" w:space="0" w:color="auto"/>
        <w:bottom w:val="none" w:sz="0" w:space="0" w:color="auto"/>
        <w:right w:val="none" w:sz="0" w:space="0" w:color="auto"/>
      </w:divBdr>
    </w:div>
    <w:div w:id="473957682">
      <w:bodyDiv w:val="1"/>
      <w:marLeft w:val="0"/>
      <w:marRight w:val="0"/>
      <w:marTop w:val="0"/>
      <w:marBottom w:val="0"/>
      <w:divBdr>
        <w:top w:val="none" w:sz="0" w:space="0" w:color="auto"/>
        <w:left w:val="none" w:sz="0" w:space="0" w:color="auto"/>
        <w:bottom w:val="none" w:sz="0" w:space="0" w:color="auto"/>
        <w:right w:val="none" w:sz="0" w:space="0" w:color="auto"/>
      </w:divBdr>
    </w:div>
    <w:div w:id="474877590">
      <w:bodyDiv w:val="1"/>
      <w:marLeft w:val="0"/>
      <w:marRight w:val="0"/>
      <w:marTop w:val="0"/>
      <w:marBottom w:val="0"/>
      <w:divBdr>
        <w:top w:val="none" w:sz="0" w:space="0" w:color="auto"/>
        <w:left w:val="none" w:sz="0" w:space="0" w:color="auto"/>
        <w:bottom w:val="none" w:sz="0" w:space="0" w:color="auto"/>
        <w:right w:val="none" w:sz="0" w:space="0" w:color="auto"/>
      </w:divBdr>
    </w:div>
    <w:div w:id="493036774">
      <w:bodyDiv w:val="1"/>
      <w:marLeft w:val="0"/>
      <w:marRight w:val="0"/>
      <w:marTop w:val="0"/>
      <w:marBottom w:val="0"/>
      <w:divBdr>
        <w:top w:val="none" w:sz="0" w:space="0" w:color="auto"/>
        <w:left w:val="none" w:sz="0" w:space="0" w:color="auto"/>
        <w:bottom w:val="none" w:sz="0" w:space="0" w:color="auto"/>
        <w:right w:val="none" w:sz="0" w:space="0" w:color="auto"/>
      </w:divBdr>
    </w:div>
    <w:div w:id="527764253">
      <w:bodyDiv w:val="1"/>
      <w:marLeft w:val="0"/>
      <w:marRight w:val="0"/>
      <w:marTop w:val="0"/>
      <w:marBottom w:val="0"/>
      <w:divBdr>
        <w:top w:val="none" w:sz="0" w:space="0" w:color="auto"/>
        <w:left w:val="none" w:sz="0" w:space="0" w:color="auto"/>
        <w:bottom w:val="none" w:sz="0" w:space="0" w:color="auto"/>
        <w:right w:val="none" w:sz="0" w:space="0" w:color="auto"/>
      </w:divBdr>
    </w:div>
    <w:div w:id="538664086">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
    <w:div w:id="718090866">
      <w:bodyDiv w:val="1"/>
      <w:marLeft w:val="0"/>
      <w:marRight w:val="0"/>
      <w:marTop w:val="0"/>
      <w:marBottom w:val="0"/>
      <w:divBdr>
        <w:top w:val="none" w:sz="0" w:space="0" w:color="auto"/>
        <w:left w:val="none" w:sz="0" w:space="0" w:color="auto"/>
        <w:bottom w:val="none" w:sz="0" w:space="0" w:color="auto"/>
        <w:right w:val="none" w:sz="0" w:space="0" w:color="auto"/>
      </w:divBdr>
    </w:div>
    <w:div w:id="730933275">
      <w:bodyDiv w:val="1"/>
      <w:marLeft w:val="0"/>
      <w:marRight w:val="0"/>
      <w:marTop w:val="0"/>
      <w:marBottom w:val="0"/>
      <w:divBdr>
        <w:top w:val="none" w:sz="0" w:space="0" w:color="auto"/>
        <w:left w:val="none" w:sz="0" w:space="0" w:color="auto"/>
        <w:bottom w:val="none" w:sz="0" w:space="0" w:color="auto"/>
        <w:right w:val="none" w:sz="0" w:space="0" w:color="auto"/>
      </w:divBdr>
    </w:div>
    <w:div w:id="740295548">
      <w:bodyDiv w:val="1"/>
      <w:marLeft w:val="0"/>
      <w:marRight w:val="0"/>
      <w:marTop w:val="0"/>
      <w:marBottom w:val="0"/>
      <w:divBdr>
        <w:top w:val="none" w:sz="0" w:space="0" w:color="auto"/>
        <w:left w:val="none" w:sz="0" w:space="0" w:color="auto"/>
        <w:bottom w:val="none" w:sz="0" w:space="0" w:color="auto"/>
        <w:right w:val="none" w:sz="0" w:space="0" w:color="auto"/>
      </w:divBdr>
    </w:div>
    <w:div w:id="779910238">
      <w:bodyDiv w:val="1"/>
      <w:marLeft w:val="0"/>
      <w:marRight w:val="0"/>
      <w:marTop w:val="0"/>
      <w:marBottom w:val="0"/>
      <w:divBdr>
        <w:top w:val="none" w:sz="0" w:space="0" w:color="auto"/>
        <w:left w:val="none" w:sz="0" w:space="0" w:color="auto"/>
        <w:bottom w:val="none" w:sz="0" w:space="0" w:color="auto"/>
        <w:right w:val="none" w:sz="0" w:space="0" w:color="auto"/>
      </w:divBdr>
    </w:div>
    <w:div w:id="929318894">
      <w:bodyDiv w:val="1"/>
      <w:marLeft w:val="0"/>
      <w:marRight w:val="0"/>
      <w:marTop w:val="0"/>
      <w:marBottom w:val="0"/>
      <w:divBdr>
        <w:top w:val="none" w:sz="0" w:space="0" w:color="auto"/>
        <w:left w:val="none" w:sz="0" w:space="0" w:color="auto"/>
        <w:bottom w:val="none" w:sz="0" w:space="0" w:color="auto"/>
        <w:right w:val="none" w:sz="0" w:space="0" w:color="auto"/>
      </w:divBdr>
    </w:div>
    <w:div w:id="1113325701">
      <w:bodyDiv w:val="1"/>
      <w:marLeft w:val="0"/>
      <w:marRight w:val="0"/>
      <w:marTop w:val="0"/>
      <w:marBottom w:val="0"/>
      <w:divBdr>
        <w:top w:val="none" w:sz="0" w:space="0" w:color="auto"/>
        <w:left w:val="none" w:sz="0" w:space="0" w:color="auto"/>
        <w:bottom w:val="none" w:sz="0" w:space="0" w:color="auto"/>
        <w:right w:val="none" w:sz="0" w:space="0" w:color="auto"/>
      </w:divBdr>
    </w:div>
    <w:div w:id="1238595338">
      <w:bodyDiv w:val="1"/>
      <w:marLeft w:val="0"/>
      <w:marRight w:val="0"/>
      <w:marTop w:val="0"/>
      <w:marBottom w:val="0"/>
      <w:divBdr>
        <w:top w:val="none" w:sz="0" w:space="0" w:color="auto"/>
        <w:left w:val="none" w:sz="0" w:space="0" w:color="auto"/>
        <w:bottom w:val="none" w:sz="0" w:space="0" w:color="auto"/>
        <w:right w:val="none" w:sz="0" w:space="0" w:color="auto"/>
      </w:divBdr>
    </w:div>
    <w:div w:id="1401371617">
      <w:bodyDiv w:val="1"/>
      <w:marLeft w:val="0"/>
      <w:marRight w:val="0"/>
      <w:marTop w:val="0"/>
      <w:marBottom w:val="0"/>
      <w:divBdr>
        <w:top w:val="none" w:sz="0" w:space="0" w:color="auto"/>
        <w:left w:val="none" w:sz="0" w:space="0" w:color="auto"/>
        <w:bottom w:val="none" w:sz="0" w:space="0" w:color="auto"/>
        <w:right w:val="none" w:sz="0" w:space="0" w:color="auto"/>
      </w:divBdr>
    </w:div>
    <w:div w:id="1472212629">
      <w:bodyDiv w:val="1"/>
      <w:marLeft w:val="0"/>
      <w:marRight w:val="0"/>
      <w:marTop w:val="0"/>
      <w:marBottom w:val="0"/>
      <w:divBdr>
        <w:top w:val="none" w:sz="0" w:space="0" w:color="auto"/>
        <w:left w:val="none" w:sz="0" w:space="0" w:color="auto"/>
        <w:bottom w:val="none" w:sz="0" w:space="0" w:color="auto"/>
        <w:right w:val="none" w:sz="0" w:space="0" w:color="auto"/>
      </w:divBdr>
    </w:div>
    <w:div w:id="1604418276">
      <w:bodyDiv w:val="1"/>
      <w:marLeft w:val="0"/>
      <w:marRight w:val="0"/>
      <w:marTop w:val="0"/>
      <w:marBottom w:val="0"/>
      <w:divBdr>
        <w:top w:val="none" w:sz="0" w:space="0" w:color="auto"/>
        <w:left w:val="none" w:sz="0" w:space="0" w:color="auto"/>
        <w:bottom w:val="none" w:sz="0" w:space="0" w:color="auto"/>
        <w:right w:val="none" w:sz="0" w:space="0" w:color="auto"/>
      </w:divBdr>
    </w:div>
    <w:div w:id="1737820174">
      <w:bodyDiv w:val="1"/>
      <w:marLeft w:val="0"/>
      <w:marRight w:val="0"/>
      <w:marTop w:val="0"/>
      <w:marBottom w:val="0"/>
      <w:divBdr>
        <w:top w:val="none" w:sz="0" w:space="0" w:color="auto"/>
        <w:left w:val="none" w:sz="0" w:space="0" w:color="auto"/>
        <w:bottom w:val="none" w:sz="0" w:space="0" w:color="auto"/>
        <w:right w:val="none" w:sz="0" w:space="0" w:color="auto"/>
      </w:divBdr>
    </w:div>
    <w:div w:id="1918975969">
      <w:bodyDiv w:val="1"/>
      <w:marLeft w:val="0"/>
      <w:marRight w:val="0"/>
      <w:marTop w:val="0"/>
      <w:marBottom w:val="0"/>
      <w:divBdr>
        <w:top w:val="none" w:sz="0" w:space="0" w:color="auto"/>
        <w:left w:val="none" w:sz="0" w:space="0" w:color="auto"/>
        <w:bottom w:val="none" w:sz="0" w:space="0" w:color="auto"/>
        <w:right w:val="none" w:sz="0" w:space="0" w:color="auto"/>
      </w:divBdr>
    </w:div>
    <w:div w:id="1922257285">
      <w:bodyDiv w:val="1"/>
      <w:marLeft w:val="0"/>
      <w:marRight w:val="0"/>
      <w:marTop w:val="0"/>
      <w:marBottom w:val="0"/>
      <w:divBdr>
        <w:top w:val="none" w:sz="0" w:space="0" w:color="auto"/>
        <w:left w:val="none" w:sz="0" w:space="0" w:color="auto"/>
        <w:bottom w:val="none" w:sz="0" w:space="0" w:color="auto"/>
        <w:right w:val="none" w:sz="0" w:space="0" w:color="auto"/>
      </w:divBdr>
    </w:div>
    <w:div w:id="1975869946">
      <w:bodyDiv w:val="1"/>
      <w:marLeft w:val="0"/>
      <w:marRight w:val="0"/>
      <w:marTop w:val="0"/>
      <w:marBottom w:val="0"/>
      <w:divBdr>
        <w:top w:val="none" w:sz="0" w:space="0" w:color="auto"/>
        <w:left w:val="none" w:sz="0" w:space="0" w:color="auto"/>
        <w:bottom w:val="none" w:sz="0" w:space="0" w:color="auto"/>
        <w:right w:val="none" w:sz="0" w:space="0" w:color="auto"/>
      </w:divBdr>
    </w:div>
    <w:div w:id="2002077772">
      <w:bodyDiv w:val="1"/>
      <w:marLeft w:val="0"/>
      <w:marRight w:val="0"/>
      <w:marTop w:val="0"/>
      <w:marBottom w:val="0"/>
      <w:divBdr>
        <w:top w:val="none" w:sz="0" w:space="0" w:color="auto"/>
        <w:left w:val="none" w:sz="0" w:space="0" w:color="auto"/>
        <w:bottom w:val="none" w:sz="0" w:space="0" w:color="auto"/>
        <w:right w:val="none" w:sz="0" w:space="0" w:color="auto"/>
      </w:divBdr>
    </w:div>
    <w:div w:id="2045249790">
      <w:bodyDiv w:val="1"/>
      <w:marLeft w:val="0"/>
      <w:marRight w:val="0"/>
      <w:marTop w:val="0"/>
      <w:marBottom w:val="0"/>
      <w:divBdr>
        <w:top w:val="none" w:sz="0" w:space="0" w:color="auto"/>
        <w:left w:val="none" w:sz="0" w:space="0" w:color="auto"/>
        <w:bottom w:val="none" w:sz="0" w:space="0" w:color="auto"/>
        <w:right w:val="none" w:sz="0" w:space="0" w:color="auto"/>
      </w:divBdr>
    </w:div>
    <w:div w:id="2074498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uy08</b:Tag>
    <b:SourceType>InternetSite</b:SourceType>
    <b:Guid>{C79F2029-7E63-4928-8C75-4BBE60D64089}</b:Guid>
    <b:Author>
      <b:Author>
        <b:NameList>
          <b:Person>
            <b:Last>Beauchamp</b:Last>
            <b:First>Guy</b:First>
          </b:Person>
        </b:NameList>
      </b:Author>
    </b:Author>
    <b:Title>The Benefits of Business Analysis</b:Title>
    <b:InternetSiteTitle>Modern analyst.com</b:InternetSiteTitle>
    <b:Year>2008</b:Year>
    <b:URL>https://www.modernanalyst.com/Resources/Articles/tabid/115/articleType/ArticleView/articleId/602/What-are-the-Benefits-of-Business-Analysis.aspx</b:URL>
    <b:RefOrder>2</b:RefOrder>
  </b:Source>
  <b:Source>
    <b:Tag>Sod11</b:Tag>
    <b:SourceType>Film</b:SourceType>
    <b:Guid>{2EDF54E4-1638-4981-A20F-0919DDE84538}</b:Guid>
    <b:Title>Contagion</b:Title>
    <b:Author>
      <b:Director>
        <b:NameList>
          <b:Person>
            <b:Last>Soderbergh</b:Last>
            <b:First>Steven</b:First>
          </b:Person>
        </b:NameList>
      </b:Director>
      <b:Writer>
        <b:NameList>
          <b:Person>
            <b:Last>Burns</b:Last>
            <b:First>Scott</b:First>
            <b:Middle>Z.</b:Middle>
          </b:Person>
        </b:NameList>
      </b:Writer>
    </b:Author>
    <b:Year>2011</b:Year>
    <b:ProductionCompany>Warner Bros</b:ProductionCompany>
    <b:CountryRegion>USA</b:CountryRegion>
    <b:RefOrder>3</b:RefOrder>
  </b:Source>
  <b:Source>
    <b:Tag>God15</b:Tag>
    <b:SourceType>JournalArticle</b:SourceType>
    <b:Guid>{56A9915F-F97E-4C60-9E34-232A64B65E3A}</b:Guid>
    <b:Title>The inequality in public schools</b:Title>
    <b:Year>2015</b:Year>
    <b:Month>June</b:Month>
    <b:Day>15</b:Day>
    <b:Pages>1-8</b:Pages>
    <b:Author>
      <b:Author>
        <b:NameList>
          <b:Person>
            <b:Last>Godsey</b:Last>
            <b:First>MichaelL</b:First>
          </b:Person>
        </b:NameList>
      </b:Author>
    </b:Author>
    <b:RefOrder>1</b:RefOrder>
  </b:Source>
</b:Sources>
</file>

<file path=customXml/itemProps1.xml><?xml version="1.0" encoding="utf-8"?>
<ds:datastoreItem xmlns:ds="http://schemas.openxmlformats.org/officeDocument/2006/customXml" ds:itemID="{EE124971-9C1A-44A4-BCEB-212799EAC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461</Words>
  <Characters>2633</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0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2</cp:revision>
  <dcterms:created xsi:type="dcterms:W3CDTF">2019-08-01T08:19:00Z</dcterms:created>
  <dcterms:modified xsi:type="dcterms:W3CDTF">2019-08-01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fjKda8l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